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49FDA4" w14:textId="77777777" w:rsidR="00381406" w:rsidRPr="00381406" w:rsidRDefault="00381406" w:rsidP="00381406">
      <w:pPr>
        <w:keepNext/>
        <w:keepLines/>
        <w:spacing w:after="0" w:line="480" w:lineRule="auto"/>
        <w:jc w:val="center"/>
        <w:outlineLvl w:val="0"/>
        <w:rPr>
          <w:rFonts w:ascii="Times New Roman" w:eastAsia="Times New Roman" w:hAnsi="Times New Roman" w:cs="Times New Roman"/>
          <w:b/>
          <w:color w:val="000000"/>
          <w:kern w:val="0"/>
          <w:sz w:val="24"/>
          <w:szCs w:val="24"/>
          <w:lang w:eastAsia="en-ID"/>
          <w14:ligatures w14:val="none"/>
        </w:rPr>
      </w:pPr>
      <w:r w:rsidRPr="00381406">
        <w:rPr>
          <w:rFonts w:ascii="Times New Roman" w:eastAsia="Times New Roman" w:hAnsi="Times New Roman" w:cs="Times New Roman"/>
          <w:b/>
          <w:color w:val="000000"/>
          <w:kern w:val="0"/>
          <w:sz w:val="24"/>
          <w:szCs w:val="24"/>
          <w:lang w:eastAsia="en-ID"/>
          <w14:ligatures w14:val="none"/>
        </w:rPr>
        <w:t>DAFTAR PUSTAKA</w:t>
      </w:r>
    </w:p>
    <w:p w14:paraId="5B945631" w14:textId="77777777" w:rsidR="00381406" w:rsidRPr="00381406" w:rsidRDefault="00381406" w:rsidP="00381406">
      <w:pPr>
        <w:rPr>
          <w:rFonts w:ascii="Calibri" w:eastAsia="Calibri" w:hAnsi="Calibri" w:cs="Calibri"/>
          <w:kern w:val="0"/>
          <w:lang w:eastAsia="en-ID"/>
          <w14:ligatures w14:val="none"/>
        </w:rPr>
      </w:pPr>
    </w:p>
    <w:p w14:paraId="64BB78EE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kern w:val="0"/>
          <w:sz w:val="24"/>
          <w:szCs w:val="24"/>
          <w:lang w:eastAsia="en-ID"/>
          <w14:ligatures w14:val="none"/>
        </w:rPr>
        <w:fldChar w:fldCharType="begin" w:fldLock="1"/>
      </w:r>
      <w:r w:rsidRPr="00381406">
        <w:rPr>
          <w:rFonts w:ascii="Times New Roman" w:eastAsia="Calibri" w:hAnsi="Times New Roman" w:cs="Times New Roman"/>
          <w:kern w:val="0"/>
          <w:sz w:val="24"/>
          <w:szCs w:val="24"/>
          <w:lang w:eastAsia="en-ID"/>
          <w14:ligatures w14:val="none"/>
        </w:rPr>
        <w:instrText xml:space="preserve">ADDIN Mendeley Bibliography CSL_BIBLIOGRAPHY </w:instrText>
      </w:r>
      <w:r w:rsidRPr="00381406">
        <w:rPr>
          <w:rFonts w:ascii="Times New Roman" w:eastAsia="Calibri" w:hAnsi="Times New Roman" w:cs="Times New Roman"/>
          <w:kern w:val="0"/>
          <w:sz w:val="24"/>
          <w:szCs w:val="24"/>
          <w:lang w:eastAsia="en-ID"/>
          <w14:ligatures w14:val="none"/>
        </w:rPr>
        <w:fldChar w:fldCharType="separate"/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Achmat, Zakarija. 2020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Theory Of Planed Behavior, Masihkah Relevan?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Malang. www.zakarija.staff.umm.ac.id.</w:t>
      </w:r>
    </w:p>
    <w:p w14:paraId="071B2838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Ajzen, Icek. 1991. “The Theory Of Planned Behavior. Organizational Behavior and Human Decision Processes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University of Massachusetts at Amherst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50: 179–211.</w:t>
      </w:r>
    </w:p>
    <w:p w14:paraId="37E29315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Berliyanti, Elen Setiyaning. 2018. “Analisis Perencanaan Pajak Dalam Usaha Mengefisienkan Beban Pajak Pada Badan Usaha Koperasi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Skripsi Fakultas Ekonomi dan Bisnis UIN Syarif Hidayatullah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</w:t>
      </w:r>
    </w:p>
    <w:p w14:paraId="0A3162F3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Brotodihardjo, R. Santoso. 2020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Pengantar Ilmu Hukum Pajak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Bandung: Refika Aditama.</w:t>
      </w:r>
    </w:p>
    <w:p w14:paraId="23ADC159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Desi, and Edison Sagala. 2018. “Analisis PPh 21 Terhadap Gaji Karyawan Pada PT. Kencana Utama Sejati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Jurnal Bisnis Kolega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5(2). https://www.ejournal.pmci.ac.id/index.php/jbk/article/view/20.</w:t>
      </w:r>
    </w:p>
    <w:p w14:paraId="5BDF283B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Diyanah, Nida Nur, Budi Susetyo, and Yanti Puji Astutie. 2017. “Reaksi Investor Dalam Pasar Modal Terhadap Undang-Undang Tax Amnesty (Event Study Pada Perusahaan Yang Terdaftar Dalam IDX 30 Di Bursa Efek Indonesia)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MULTIPLIER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2(1): 28–38.</w:t>
      </w:r>
    </w:p>
    <w:p w14:paraId="1B17426B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Faridah, Sintia. 2019. “Penerapan Perencanaan Pajak Penghasilan Pasal 21 Sebagai Strategi Penghematan Pembayaran Pajak Pada PT. Bara Kumala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Jurnal Manajemen dan Akuntansi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8(5): 1–12.</w:t>
      </w:r>
    </w:p>
    <w:p w14:paraId="665BB452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Handi, Baihaqi Fanani, and Dien Noviany Rahmatika. 2021. “Understanding Earnings Response Coefficient from Growth Opportunities, Earnings Persistance, and Intellectual Capital; Empirical Study from IDX-30 Indexed Companies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2nd International Conference on Social Science, Humanities, Education and Society Development (ICONS 2021)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</w:t>
      </w:r>
    </w:p>
    <w:p w14:paraId="6721A97E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Hendarto, Bimo, and Devy Pusposari. 2020. “Analisis Perencanaan Pajak Pph 21 Sebagai Upaya Untuk Penghematan Pembayaran Pajak (Studi Kasus Pada PT. XYZ)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Jurnal Administrasi Bisnis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2(1): 1–15.</w:t>
      </w:r>
    </w:p>
    <w:p w14:paraId="117042B5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Indriartoro, Nur, and Bambang Supomo. 2002. “Metodologi Penelitian Bisnis, Cetakan Kedua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Yogyakara; Penerbit BFEE UGM.</w:t>
      </w:r>
    </w:p>
    <w:p w14:paraId="1ABBDDDE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Jamaludin, Abdullah, and Lego Karjoko. 2019. “Legal Certainty of Tax Determination on Acquisition Charges for Land and Building Rights (BPHTB) by Local Finance Board in Karanganyar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International Journal of Business and Social Science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10(11).</w:t>
      </w:r>
    </w:p>
    <w:p w14:paraId="343B4565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Mantu, Mohammad Affan, and Achmad Ibnu Sholeh. 2020. “Analisis Perencanaan Pajak Penghasilan PPh 21 Sebagai Upaya Untuk Meningkatkan Efesiensi 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lastRenderedPageBreak/>
        <w:t xml:space="preserve">Beban Pajak Studi Kasus Pada Persek MJH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Jurnal Pajak Vokasi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2(1): 1–11.</w:t>
      </w:r>
    </w:p>
    <w:p w14:paraId="60E212EC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Mardiasmo. 2019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Perpajakan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Yogyakarta: Penerbit Andi.</w:t>
      </w:r>
    </w:p>
    <w:p w14:paraId="5BFCE2C4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Muljono, Djoko. 2020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Tax Planning Menyiasati Pajak Dengan Bijak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Yogyakarta: Andi.</w:t>
      </w:r>
    </w:p>
    <w:p w14:paraId="0F945CC9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Ningsih, Wahyu Setyo, and Baihaqi Fanani. 2023. “Pengaruh Independensi, Audit Tenure, Dan Firm Size Terhadap Kualitas Audit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JABKO: Jurnal Akuntansi dan Bisnis Kontemporer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7(23): 111–26.</w:t>
      </w:r>
    </w:p>
    <w:p w14:paraId="49B84DDB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Pajak, Direktur Jenderal. 2012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Peraturan Direktur Jenderal Pajak Nomor: Per- -1 /Pj/2012 Tentang Pedoman Teknis Tata Cara Pemotongan, Penyetoran Dan Pelaporan Pajak Penghasilan Pasal 21 Dan/Atau Pajak Penghasilan Pasal 26 Sehubungan Dengan Pekerjaan, Jasa, Dan Kegiatan Orang Pribadi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Jakarta.</w:t>
      </w:r>
    </w:p>
    <w:p w14:paraId="3E8FA54C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Pohan, Chairil Anwar. 2019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Manajemen Perpajakan Strategi Perencanaan Pajak Dan Bisnis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Jakarta: Gramedia Pustaka Utama.</w:t>
      </w:r>
    </w:p>
    <w:p w14:paraId="27C52D2D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Pratiya, Mutiara Ayu Mindita, Budi Susetyo, and Abdulloh Mubarok. 2018. “Pengaruh Stabilitas Keuangan, Target Keuangan Tingkat Kinerja, Rasio Perputaran Aset, Keahlian Keuangan Komite Audit, Dan Profitabilitas Terhadap Fraudulent Financial Statement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Permana: Jurnal Perpajakan, Manajemen, Dan Akuntansi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10(1).</w:t>
      </w:r>
    </w:p>
    <w:p w14:paraId="5262E5A6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Resmi, Siti. 2018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Perpajakan: Teori Dan Kasus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Jakarta: Salemba Empat.</w:t>
      </w:r>
    </w:p>
    <w:p w14:paraId="3710E407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Rosyidah, Ni’matur, and Budi Susetyo. 2020. “Peranan Related Party Transaction Dan Manajemen Laba Dalam Menurunkan Agresivitas Pajak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Skripsi Fakultas Ekonomi dan Bisnis Universitas Pancasakti Tegal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</w:t>
      </w:r>
    </w:p>
    <w:p w14:paraId="1E08A867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Sahilatua, Priska Febriani, and Naniek Noviari. 2018. “Penerapan Perencanaan Pajak Penghasilan Pasal 21 Sebagai Strategi Penghematan Pembayaran Pajak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E-Jurnal Akuntansi Universitas Udayana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5(1): 231–50. https://ojs.unud.ac.id/index.php/Akuntansi/article/view/6953.</w:t>
      </w:r>
    </w:p>
    <w:p w14:paraId="4D313250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Sari, Diana. 2020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Konsep Dasar Perpajakan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Bandung: Refika Aditama.</w:t>
      </w:r>
    </w:p>
    <w:p w14:paraId="7363F80F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Sekaran, Uma. 2018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Research Methods For Business (Metode Penelitian Untuk. Bisnis)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Jakarta: Salemba Empat.</w:t>
      </w:r>
    </w:p>
    <w:p w14:paraId="5D303ED9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Suandy, Erly. 2019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Perencanaan Pajak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Jakarta: Salemba Empat.</w:t>
      </w:r>
    </w:p>
    <w:p w14:paraId="1EE7FE26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Sudjana, Krisna, and Ika Nurhayati. 2019. “Analisis Penerapan Tax Planning PPh Pasal 21 Terhadap Efisiensi Pajak Terutang Pada PT. Kemuning Lestari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Jurnal Ekonomi Bisnis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18(2): 1–19.</w:t>
      </w:r>
    </w:p>
    <w:p w14:paraId="450DC02F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Sugiyono. 2017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Metode Penelitian Kuantitatif, Kualitatif, Dan R&amp;D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Bandung: Alfabeta.</w:t>
      </w:r>
    </w:p>
    <w:p w14:paraId="3B92B6BF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Yuliyanah, Putri Rizqiyah, and Baihaqi Fanani. 2018. “Pengaruh Omzet 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lastRenderedPageBreak/>
        <w:t xml:space="preserve">Penghasilan, Tarif Pajak, Serta Self Assessment System Terhadap Kepatuhan Wajib Pajak Usaha Mikro, Kecil Dan Menengah (Umkm) Di Kota Tegal.”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Multiplier: Jurnal Magister Manajemen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 3(1): 11–29.</w:t>
      </w:r>
    </w:p>
    <w:p w14:paraId="067997E7" w14:textId="77777777" w:rsidR="00381406" w:rsidRPr="00381406" w:rsidRDefault="00381406" w:rsidP="0038140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kern w:val="0"/>
          <w:sz w:val="24"/>
          <w:lang w:val="en-US" w:eastAsia="en-US"/>
          <w14:ligatures w14:val="none"/>
        </w:rPr>
      </w:pP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 xml:space="preserve">Zain, Mohammad. 2019. </w:t>
      </w:r>
      <w:r w:rsidRPr="00381406">
        <w:rPr>
          <w:rFonts w:ascii="Times New Roman" w:eastAsia="Calibri" w:hAnsi="Times New Roman" w:cs="Times New Roman"/>
          <w:i/>
          <w:iCs/>
          <w:noProof/>
          <w:kern w:val="0"/>
          <w:sz w:val="24"/>
          <w:szCs w:val="24"/>
          <w:lang w:val="en-US" w:eastAsia="en-US"/>
          <w14:ligatures w14:val="none"/>
        </w:rPr>
        <w:t>Manajemen Perpajakan</w:t>
      </w:r>
      <w:r w:rsidRPr="00381406">
        <w:rPr>
          <w:rFonts w:ascii="Times New Roman" w:eastAsia="Calibri" w:hAnsi="Times New Roman" w:cs="Times New Roman"/>
          <w:noProof/>
          <w:kern w:val="0"/>
          <w:sz w:val="24"/>
          <w:szCs w:val="24"/>
          <w:lang w:val="en-US" w:eastAsia="en-US"/>
          <w14:ligatures w14:val="none"/>
        </w:rPr>
        <w:t>. Jakarta: Salemba Empat.</w:t>
      </w:r>
    </w:p>
    <w:p w14:paraId="01C53C95" w14:textId="77777777" w:rsidR="00381406" w:rsidRPr="00381406" w:rsidRDefault="00381406" w:rsidP="00381406">
      <w:pPr>
        <w:jc w:val="both"/>
        <w:rPr>
          <w:rFonts w:ascii="Times New Roman" w:eastAsia="Calibri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381406">
        <w:rPr>
          <w:rFonts w:ascii="Times New Roman" w:eastAsia="Calibri" w:hAnsi="Times New Roman" w:cs="Times New Roman"/>
          <w:kern w:val="0"/>
          <w:sz w:val="24"/>
          <w:szCs w:val="24"/>
          <w:lang w:eastAsia="en-ID"/>
          <w14:ligatures w14:val="none"/>
        </w:rPr>
        <w:fldChar w:fldCharType="end"/>
      </w:r>
    </w:p>
    <w:p w14:paraId="34EA40FF" w14:textId="77777777" w:rsidR="00381406" w:rsidRDefault="00381406"/>
    <w:sectPr w:rsidR="00381406" w:rsidSect="00A72EB9">
      <w:headerReference w:type="default" r:id="rId4"/>
      <w:pgSz w:w="11909" w:h="16834" w:code="9"/>
      <w:pgMar w:top="2268" w:right="1701" w:bottom="1701" w:left="2268" w:header="720" w:footer="720" w:gutter="0"/>
      <w:cols w:space="720"/>
      <w:titlePg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B1D46F" w14:textId="77777777" w:rsidR="00000000" w:rsidRDefault="00000000">
    <w:pPr>
      <w:spacing w:line="200" w:lineRule="exac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81406"/>
    <w:rsid w:val="00381406"/>
    <w:rsid w:val="00A72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BA4593B"/>
  <w15:chartTrackingRefBased/>
  <w15:docId w15:val="{70152919-9316-4FBF-8CDD-10C1C920D8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12</Words>
  <Characters>4063</Characters>
  <Application>Microsoft Office Word</Application>
  <DocSecurity>0</DocSecurity>
  <Lines>33</Lines>
  <Paragraphs>9</Paragraphs>
  <ScaleCrop>false</ScaleCrop>
  <Company/>
  <LinksUpToDate>false</LinksUpToDate>
  <CharactersWithSpaces>4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STRIBUSI_INSTALASI</dc:creator>
  <cp:keywords/>
  <dc:description/>
  <cp:lastModifiedBy>DISTRIBUSI_INSTALASI</cp:lastModifiedBy>
  <cp:revision>1</cp:revision>
  <dcterms:created xsi:type="dcterms:W3CDTF">2024-02-22T03:41:00Z</dcterms:created>
  <dcterms:modified xsi:type="dcterms:W3CDTF">2024-02-22T03:42:00Z</dcterms:modified>
</cp:coreProperties>
</file>